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5644" w:type="dxa"/>
        <w:tblLook w:val="04A0" w:firstRow="1" w:lastRow="0" w:firstColumn="1" w:lastColumn="0" w:noHBand="0" w:noVBand="1"/>
      </w:tblPr>
      <w:tblGrid>
        <w:gridCol w:w="601"/>
        <w:gridCol w:w="1564"/>
        <w:gridCol w:w="3906"/>
        <w:gridCol w:w="83"/>
        <w:gridCol w:w="1403"/>
        <w:gridCol w:w="85"/>
        <w:gridCol w:w="1276"/>
        <w:gridCol w:w="4959"/>
        <w:gridCol w:w="38"/>
        <w:gridCol w:w="1729"/>
      </w:tblGrid>
      <w:tr w:rsidR="005F2413" w:rsidTr="00982974">
        <w:trPr>
          <w:trHeight w:val="838"/>
        </w:trPr>
        <w:tc>
          <w:tcPr>
            <w:tcW w:w="606" w:type="dxa"/>
          </w:tcPr>
          <w:p w:rsidR="002177FD" w:rsidRDefault="002177FD">
            <w:bookmarkStart w:id="0" w:name="_Hlk489144948"/>
            <w:bookmarkStart w:id="1" w:name="_Hlk489133764"/>
            <w:r>
              <w:t>Sec.</w:t>
            </w:r>
          </w:p>
        </w:tc>
        <w:tc>
          <w:tcPr>
            <w:tcW w:w="1089" w:type="dxa"/>
          </w:tcPr>
          <w:p w:rsidR="002177FD" w:rsidRDefault="002177FD">
            <w:r>
              <w:t>Sample#</w:t>
            </w:r>
          </w:p>
          <w:p w:rsidR="002177FD" w:rsidRDefault="002177FD">
            <w:r>
              <w:t>+Location</w:t>
            </w:r>
          </w:p>
        </w:tc>
        <w:tc>
          <w:tcPr>
            <w:tcW w:w="3906" w:type="dxa"/>
          </w:tcPr>
          <w:p w:rsidR="002177FD" w:rsidRDefault="002177FD">
            <w:r>
              <w:t>Photomicrograph</w:t>
            </w:r>
          </w:p>
        </w:tc>
        <w:tc>
          <w:tcPr>
            <w:tcW w:w="1250" w:type="dxa"/>
            <w:gridSpan w:val="2"/>
          </w:tcPr>
          <w:p w:rsidR="002177FD" w:rsidRDefault="002177FD">
            <w:r>
              <w:t>Holmes name</w:t>
            </w:r>
          </w:p>
        </w:tc>
        <w:tc>
          <w:tcPr>
            <w:tcW w:w="1368" w:type="dxa"/>
            <w:gridSpan w:val="2"/>
          </w:tcPr>
          <w:p w:rsidR="002177FD" w:rsidRDefault="002177FD">
            <w:r>
              <w:t>Rosenthal name</w:t>
            </w:r>
          </w:p>
        </w:tc>
        <w:tc>
          <w:tcPr>
            <w:tcW w:w="5609" w:type="dxa"/>
            <w:gridSpan w:val="2"/>
          </w:tcPr>
          <w:p w:rsidR="002177FD" w:rsidRDefault="002177FD">
            <w:r>
              <w:t>Petrographic Description</w:t>
            </w:r>
          </w:p>
        </w:tc>
        <w:tc>
          <w:tcPr>
            <w:tcW w:w="1816" w:type="dxa"/>
          </w:tcPr>
          <w:p w:rsidR="002177FD" w:rsidRDefault="002177FD">
            <w:r>
              <w:t>Referred in</w:t>
            </w:r>
          </w:p>
        </w:tc>
      </w:tr>
      <w:bookmarkEnd w:id="0"/>
      <w:tr w:rsidR="005F2413" w:rsidTr="00982974">
        <w:trPr>
          <w:trHeight w:val="792"/>
        </w:trPr>
        <w:tc>
          <w:tcPr>
            <w:tcW w:w="606" w:type="dxa"/>
          </w:tcPr>
          <w:p w:rsidR="002177FD" w:rsidRDefault="002177FD">
            <w:r>
              <w:t>32</w:t>
            </w:r>
          </w:p>
          <w:p w:rsidR="002177FD" w:rsidRDefault="002177FD"/>
        </w:tc>
        <w:tc>
          <w:tcPr>
            <w:tcW w:w="1089" w:type="dxa"/>
          </w:tcPr>
          <w:p w:rsidR="002177FD" w:rsidRDefault="002177FD">
            <w:r>
              <w:t>C6098</w:t>
            </w:r>
            <w:r w:rsidR="00E2651F">
              <w:br/>
            </w:r>
            <w:r w:rsidR="00E2651F">
              <w:rPr>
                <w:rFonts w:ascii="Garamond" w:hAnsi="Garamond"/>
                <w:b/>
                <w:sz w:val="24"/>
                <w:szCs w:val="24"/>
              </w:rPr>
              <w:t>Bunyaruguru (Kichwamba )-</w:t>
            </w:r>
          </w:p>
          <w:p w:rsidR="00E2651F" w:rsidRDefault="00E2651F">
            <w:r>
              <w:t>Kyamuhogo</w:t>
            </w:r>
            <w:r>
              <w:br/>
              <w:t>(Kazimiro in tappe 2003)</w:t>
            </w:r>
          </w:p>
        </w:tc>
        <w:tc>
          <w:tcPr>
            <w:tcW w:w="3906" w:type="dxa"/>
          </w:tcPr>
          <w:p w:rsidR="002177FD" w:rsidRPr="00926A29" w:rsidRDefault="002177FD">
            <w:r>
              <w:rPr>
                <w:noProof/>
              </w:rPr>
              <w:drawing>
                <wp:inline distT="0" distB="0" distL="0" distR="0" wp14:anchorId="6FA528BB" wp14:editId="2E1884D9">
                  <wp:extent cx="2339784" cy="1449238"/>
                  <wp:effectExtent l="0" t="0" r="3810" b="0"/>
                  <wp:docPr id="1" name="Picture 1" descr="C:\Users\Momo\AppData\Local\Microsoft\Windows\INetCache\Content.Word\32_2x_PPL_WholeSlide_4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Momo\AppData\Local\Microsoft\Windows\INetCache\Content.Word\32_2x_PPL_WholeSlide_4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50405" cy="14558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Ugandit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Olivine leucitite</w:t>
            </w:r>
          </w:p>
        </w:tc>
        <w:tc>
          <w:tcPr>
            <w:tcW w:w="5609" w:type="dxa"/>
            <w:gridSpan w:val="2"/>
          </w:tcPr>
          <w:p w:rsidR="002177FD" w:rsidRPr="00926A29" w:rsidRDefault="002177FD"/>
        </w:tc>
        <w:tc>
          <w:tcPr>
            <w:tcW w:w="1816" w:type="dxa"/>
          </w:tcPr>
          <w:p w:rsidR="002177FD" w:rsidRDefault="002177FD">
            <w:r w:rsidRPr="00926A2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C72833">
              <w:t>(Holmes, 1945)</w:t>
            </w:r>
          </w:p>
        </w:tc>
      </w:tr>
      <w:tr w:rsidR="005F2413" w:rsidTr="00982974">
        <w:trPr>
          <w:trHeight w:val="838"/>
        </w:trPr>
        <w:tc>
          <w:tcPr>
            <w:tcW w:w="606" w:type="dxa"/>
          </w:tcPr>
          <w:p w:rsidR="002177FD" w:rsidRDefault="002177FD">
            <w:r>
              <w:t>26</w:t>
            </w:r>
          </w:p>
        </w:tc>
        <w:tc>
          <w:tcPr>
            <w:tcW w:w="1089" w:type="dxa"/>
          </w:tcPr>
          <w:p w:rsidR="002177FD" w:rsidRDefault="002177FD">
            <w:r>
              <w:t>C5775</w:t>
            </w:r>
          </w:p>
          <w:p w:rsidR="00E2651F" w:rsidRPr="00E2651F" w:rsidRDefault="00E2651F">
            <w:r w:rsidRPr="00E2651F">
              <w:rPr>
                <w:rFonts w:ascii="Garamond" w:hAnsi="Garamond"/>
                <w:b/>
                <w:sz w:val="24"/>
                <w:szCs w:val="24"/>
              </w:rPr>
              <w:t>Katwe-Kikorongo</w:t>
            </w:r>
            <w:r>
              <w:rPr>
                <w:rFonts w:ascii="Garamond" w:hAnsi="Garamond"/>
                <w:b/>
                <w:sz w:val="24"/>
                <w:szCs w:val="24"/>
              </w:rPr>
              <w:t>-</w:t>
            </w:r>
            <w:r>
              <w:rPr>
                <w:rFonts w:ascii="Garamond" w:hAnsi="Garamond"/>
                <w:sz w:val="24"/>
                <w:szCs w:val="24"/>
              </w:rPr>
              <w:t>Katwe</w:t>
            </w:r>
          </w:p>
        </w:tc>
        <w:tc>
          <w:tcPr>
            <w:tcW w:w="3906" w:type="dxa"/>
          </w:tcPr>
          <w:p w:rsidR="002177FD" w:rsidRPr="00926A29" w:rsidRDefault="002177FD">
            <w:r>
              <w:rPr>
                <w:noProof/>
              </w:rPr>
              <w:drawing>
                <wp:inline distT="0" distB="0" distL="0" distR="0" wp14:anchorId="7A7D472E" wp14:editId="3320AC9E">
                  <wp:extent cx="2311930" cy="1431985"/>
                  <wp:effectExtent l="0" t="0" r="0" b="0"/>
                  <wp:docPr id="2" name="Picture 2" descr="C:\Users\Momo\AppData\Local\Microsoft\Windows\INetCache\Content.Word\26_2x_PPL_WholeSlide_11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Momo\AppData\Local\Microsoft\Windows\INetCache\Content.Word\26_2x_PPL_WholeSlide_11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8393" cy="14421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Katungite</w:t>
            </w:r>
            <w:r w:rsidR="00242F48">
              <w:t xml:space="preserve"> where?</w:t>
            </w:r>
          </w:p>
          <w:p w:rsidR="00242F48" w:rsidRDefault="00242F48">
            <w:r>
              <w:rPr>
                <w:rFonts w:ascii="Garamond" w:hAnsi="Garamond"/>
                <w:sz w:val="24"/>
                <w:szCs w:val="24"/>
              </w:rPr>
              <w:t>Aln</w:t>
            </w:r>
            <w:r w:rsidRPr="00B15B0C">
              <w:rPr>
                <w:rFonts w:ascii="Garamond" w:hAnsi="Garamond"/>
                <w:sz w:val="24"/>
                <w:szCs w:val="24"/>
              </w:rPr>
              <w:t>ö</w:t>
            </w:r>
            <w:r>
              <w:rPr>
                <w:rFonts w:ascii="Garamond" w:hAnsi="Garamond"/>
                <w:sz w:val="24"/>
                <w:szCs w:val="24"/>
              </w:rPr>
              <w:t>ite in 1950</w:t>
            </w:r>
            <w:r w:rsidR="004B626C">
              <w:rPr>
                <w:rFonts w:ascii="Garamond" w:hAnsi="Garamond"/>
                <w:sz w:val="24"/>
                <w:szCs w:val="24"/>
              </w:rPr>
              <w:t xml:space="preserve"> is this an UltraMafic</w:t>
            </w:r>
            <w:r w:rsidR="004B626C">
              <w:rPr>
                <w:rFonts w:ascii="Garamond" w:hAnsi="Garamond"/>
                <w:sz w:val="24"/>
                <w:szCs w:val="24"/>
              </w:rPr>
              <w:br/>
              <w:t>Lamprophyr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Olivine melilitite</w:t>
            </w:r>
          </w:p>
        </w:tc>
        <w:tc>
          <w:tcPr>
            <w:tcW w:w="5609" w:type="dxa"/>
            <w:gridSpan w:val="2"/>
          </w:tcPr>
          <w:p w:rsidR="002177FD" w:rsidRPr="008F6BF9" w:rsidRDefault="002177FD"/>
        </w:tc>
        <w:tc>
          <w:tcPr>
            <w:tcW w:w="1816" w:type="dxa"/>
          </w:tcPr>
          <w:p w:rsidR="002177FD" w:rsidRDefault="002177FD">
            <w:r w:rsidRPr="008F6BF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943006">
              <w:t>(Holmes, 1950)</w:t>
            </w:r>
          </w:p>
        </w:tc>
      </w:tr>
      <w:tr w:rsidR="005F2413" w:rsidTr="00982974">
        <w:trPr>
          <w:trHeight w:val="792"/>
        </w:trPr>
        <w:tc>
          <w:tcPr>
            <w:tcW w:w="606" w:type="dxa"/>
          </w:tcPr>
          <w:p w:rsidR="002177FD" w:rsidRDefault="002177FD">
            <w:r>
              <w:t>30</w:t>
            </w:r>
          </w:p>
        </w:tc>
        <w:tc>
          <w:tcPr>
            <w:tcW w:w="1089" w:type="dxa"/>
          </w:tcPr>
          <w:p w:rsidR="002177FD" w:rsidRDefault="002177FD">
            <w:r>
              <w:t>C6066</w:t>
            </w:r>
            <w:r w:rsidR="00E2651F">
              <w:br/>
            </w:r>
            <w:r w:rsidR="00E2651F">
              <w:rPr>
                <w:rFonts w:ascii="Garamond" w:hAnsi="Garamond"/>
                <w:b/>
                <w:sz w:val="24"/>
                <w:szCs w:val="24"/>
              </w:rPr>
              <w:t>Bunyaruguru (Kichwamba )-</w:t>
            </w:r>
            <w:r w:rsidR="00E2651F">
              <w:br/>
              <w:t>Mafuru</w:t>
            </w:r>
          </w:p>
        </w:tc>
        <w:tc>
          <w:tcPr>
            <w:tcW w:w="3906" w:type="dxa"/>
          </w:tcPr>
          <w:p w:rsidR="002177FD" w:rsidRPr="00926A29" w:rsidRDefault="005F0CFF">
            <w:r>
              <w:rPr>
                <w:noProof/>
              </w:rPr>
              <w:drawing>
                <wp:inline distT="0" distB="0" distL="0" distR="0" wp14:anchorId="346F7CCF" wp14:editId="3413EB7D">
                  <wp:extent cx="2307133" cy="1440611"/>
                  <wp:effectExtent l="0" t="0" r="0" b="7620"/>
                  <wp:docPr id="3" name="Picture 3" descr="C:\Users\Momo\AppData\Local\Microsoft\Windows\INetCache\Content.Word\30_2x_PPL_WholeSlide_25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Momo\AppData\Local\Microsoft\Windows\INetCache\Content.Word\30_2x_PPL_WholeSlide_25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3909" cy="14510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Mafurit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Mafurite</w:t>
            </w:r>
          </w:p>
        </w:tc>
        <w:tc>
          <w:tcPr>
            <w:tcW w:w="5609" w:type="dxa"/>
            <w:gridSpan w:val="2"/>
          </w:tcPr>
          <w:p w:rsidR="002177FD" w:rsidRPr="00926A29" w:rsidRDefault="002177FD">
            <w:bookmarkStart w:id="2" w:name="_GoBack"/>
            <w:bookmarkEnd w:id="2"/>
          </w:p>
        </w:tc>
        <w:tc>
          <w:tcPr>
            <w:tcW w:w="1816" w:type="dxa"/>
          </w:tcPr>
          <w:p w:rsidR="002177FD" w:rsidRDefault="002177FD">
            <w:r w:rsidRPr="00926A2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8F6BF9">
              <w:t>(Holmes, 1942)</w:t>
            </w:r>
          </w:p>
        </w:tc>
      </w:tr>
      <w:tr w:rsidR="005F2413" w:rsidTr="00982974">
        <w:trPr>
          <w:trHeight w:val="838"/>
        </w:trPr>
        <w:tc>
          <w:tcPr>
            <w:tcW w:w="606" w:type="dxa"/>
          </w:tcPr>
          <w:p w:rsidR="002177FD" w:rsidRDefault="002177FD">
            <w:r>
              <w:t>4</w:t>
            </w:r>
          </w:p>
        </w:tc>
        <w:tc>
          <w:tcPr>
            <w:tcW w:w="1089" w:type="dxa"/>
          </w:tcPr>
          <w:p w:rsidR="002177FD" w:rsidRDefault="002177FD">
            <w:r w:rsidRPr="000E0250">
              <w:t>C2787</w:t>
            </w:r>
          </w:p>
          <w:p w:rsidR="00E2651F" w:rsidRDefault="00E2651F">
            <w:r w:rsidRPr="00E2651F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465C88">
              <w:rPr>
                <w:rFonts w:ascii="Garamond" w:hAnsi="Garamond"/>
                <w:b/>
                <w:sz w:val="24"/>
                <w:szCs w:val="24"/>
              </w:rPr>
              <w:t>- Katarara crater floor</w:t>
            </w:r>
          </w:p>
        </w:tc>
        <w:tc>
          <w:tcPr>
            <w:tcW w:w="3906" w:type="dxa"/>
          </w:tcPr>
          <w:p w:rsidR="002177FD" w:rsidRPr="00926A29" w:rsidRDefault="005F0CFF">
            <w:r>
              <w:rPr>
                <w:noProof/>
              </w:rPr>
              <w:drawing>
                <wp:inline distT="0" distB="0" distL="0" distR="0">
                  <wp:extent cx="2311929" cy="1431985"/>
                  <wp:effectExtent l="0" t="0" r="0" b="0"/>
                  <wp:docPr id="4" name="Picture 4" descr="C:\Users\Momo\AppData\Local\Microsoft\Windows\INetCache\Content.Word\4_2x_PPL_WholeSlide_8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Momo\AppData\Local\Microsoft\Windows\INetCache\Content.Word\4_2x_PPL_WholeSlide_8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6357" cy="14409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Ugandit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Ugandite</w:t>
            </w:r>
          </w:p>
        </w:tc>
        <w:tc>
          <w:tcPr>
            <w:tcW w:w="5609" w:type="dxa"/>
            <w:gridSpan w:val="2"/>
          </w:tcPr>
          <w:p w:rsidR="002177FD" w:rsidRDefault="002177FD"/>
        </w:tc>
        <w:tc>
          <w:tcPr>
            <w:tcW w:w="1816" w:type="dxa"/>
          </w:tcPr>
          <w:p w:rsidR="002177FD" w:rsidRDefault="002177FD">
            <w:r>
              <w:t>Holmes and Harwood 1937</w:t>
            </w:r>
          </w:p>
        </w:tc>
      </w:tr>
      <w:tr w:rsidR="005F2413" w:rsidTr="00982974">
        <w:trPr>
          <w:trHeight w:val="838"/>
        </w:trPr>
        <w:tc>
          <w:tcPr>
            <w:tcW w:w="606" w:type="dxa"/>
          </w:tcPr>
          <w:p w:rsidR="005F2413" w:rsidRDefault="005F2413" w:rsidP="001C2B0A">
            <w:r>
              <w:lastRenderedPageBreak/>
              <w:t>Sec.</w:t>
            </w:r>
          </w:p>
        </w:tc>
        <w:tc>
          <w:tcPr>
            <w:tcW w:w="1089" w:type="dxa"/>
          </w:tcPr>
          <w:p w:rsidR="005F2413" w:rsidRDefault="005F2413" w:rsidP="001C2B0A">
            <w:r>
              <w:t>Sample#</w:t>
            </w:r>
          </w:p>
          <w:p w:rsidR="005F2413" w:rsidRDefault="005F2413" w:rsidP="001C2B0A">
            <w:r>
              <w:t>+Location</w:t>
            </w:r>
          </w:p>
        </w:tc>
        <w:tc>
          <w:tcPr>
            <w:tcW w:w="3906" w:type="dxa"/>
          </w:tcPr>
          <w:p w:rsidR="005F2413" w:rsidRDefault="005F2413" w:rsidP="001C2B0A">
            <w:r>
              <w:t>Photomicrograph</w:t>
            </w:r>
          </w:p>
        </w:tc>
        <w:tc>
          <w:tcPr>
            <w:tcW w:w="1250" w:type="dxa"/>
            <w:gridSpan w:val="2"/>
          </w:tcPr>
          <w:p w:rsidR="005F2413" w:rsidRDefault="005F2413" w:rsidP="001C2B0A">
            <w:r>
              <w:t>Holmes name</w:t>
            </w:r>
          </w:p>
        </w:tc>
        <w:tc>
          <w:tcPr>
            <w:tcW w:w="1368" w:type="dxa"/>
            <w:gridSpan w:val="2"/>
          </w:tcPr>
          <w:p w:rsidR="005F2413" w:rsidRDefault="005F2413" w:rsidP="001C2B0A">
            <w:r>
              <w:t>Rosenthal name</w:t>
            </w:r>
          </w:p>
        </w:tc>
        <w:tc>
          <w:tcPr>
            <w:tcW w:w="5609" w:type="dxa"/>
            <w:gridSpan w:val="2"/>
          </w:tcPr>
          <w:p w:rsidR="005F2413" w:rsidRDefault="005F2413" w:rsidP="001C2B0A">
            <w:r>
              <w:t>Petrographic Description</w:t>
            </w:r>
          </w:p>
        </w:tc>
        <w:tc>
          <w:tcPr>
            <w:tcW w:w="1816" w:type="dxa"/>
          </w:tcPr>
          <w:p w:rsidR="005F2413" w:rsidRDefault="005F2413" w:rsidP="001C2B0A">
            <w:r>
              <w:t>Referred in</w:t>
            </w:r>
          </w:p>
        </w:tc>
      </w:tr>
      <w:tr w:rsidR="005F2413" w:rsidTr="00982974">
        <w:trPr>
          <w:trHeight w:val="792"/>
        </w:trPr>
        <w:tc>
          <w:tcPr>
            <w:tcW w:w="606" w:type="dxa"/>
          </w:tcPr>
          <w:p w:rsidR="002177FD" w:rsidRDefault="002177FD">
            <w:r>
              <w:t>39</w:t>
            </w:r>
          </w:p>
        </w:tc>
        <w:tc>
          <w:tcPr>
            <w:tcW w:w="1089" w:type="dxa"/>
          </w:tcPr>
          <w:p w:rsidR="002177FD" w:rsidRDefault="002177FD">
            <w:r>
              <w:t>C3946</w:t>
            </w:r>
          </w:p>
          <w:p w:rsidR="00E41EDA" w:rsidRDefault="00E41EDA">
            <w:r>
              <w:t>Katun</w:t>
            </w:r>
            <w:r w:rsidR="00E2651F">
              <w:t>ga Isolatd volcano</w:t>
            </w:r>
          </w:p>
        </w:tc>
        <w:tc>
          <w:tcPr>
            <w:tcW w:w="3906" w:type="dxa"/>
          </w:tcPr>
          <w:p w:rsidR="002177FD" w:rsidRPr="00926A29" w:rsidRDefault="005F0CFF">
            <w:r>
              <w:rPr>
                <w:noProof/>
              </w:rPr>
              <w:drawing>
                <wp:inline distT="0" distB="0" distL="0" distR="0">
                  <wp:extent cx="2298003" cy="1423359"/>
                  <wp:effectExtent l="0" t="0" r="7620" b="5715"/>
                  <wp:docPr id="5" name="Picture 5" descr="C:\Users\Momo\AppData\Local\Microsoft\Windows\INetCache\Content.Word\39.02_2x_PPL_WholeSlide_50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Momo\AppData\Local\Microsoft\Windows\INetCache\Content.Word\39.02_2x_PPL_WholeSlide_50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12891" cy="14325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E2651F" w:rsidRDefault="002177FD">
            <w:r w:rsidRPr="00926A29">
              <w:t xml:space="preserve">Olivine </w:t>
            </w:r>
            <w:r w:rsidR="00E2651F">
              <w:t>Melilitite</w:t>
            </w:r>
          </w:p>
          <w:p w:rsidR="002177FD" w:rsidRDefault="00E2651F">
            <w:r>
              <w:t>(Katungite)</w:t>
            </w:r>
            <w:r w:rsidR="002177FD" w:rsidRPr="00926A29">
              <w:tab/>
            </w:r>
          </w:p>
        </w:tc>
        <w:tc>
          <w:tcPr>
            <w:tcW w:w="1368" w:type="dxa"/>
            <w:gridSpan w:val="2"/>
          </w:tcPr>
          <w:p w:rsidR="002177FD" w:rsidRDefault="002177FD" w:rsidP="00926A29">
            <w:pPr>
              <w:jc w:val="center"/>
            </w:pPr>
            <w:r w:rsidRPr="00926A29">
              <w:t>Olivine melilitite</w:t>
            </w:r>
          </w:p>
        </w:tc>
        <w:tc>
          <w:tcPr>
            <w:tcW w:w="5609" w:type="dxa"/>
            <w:gridSpan w:val="2"/>
          </w:tcPr>
          <w:p w:rsidR="002177FD" w:rsidRPr="008F6BF9" w:rsidRDefault="002177FD"/>
        </w:tc>
        <w:tc>
          <w:tcPr>
            <w:tcW w:w="1816" w:type="dxa"/>
          </w:tcPr>
          <w:p w:rsidR="002177FD" w:rsidRDefault="002177FD">
            <w:r w:rsidRPr="008F6BF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</w:p>
        </w:tc>
      </w:tr>
      <w:tr w:rsidR="005F2413" w:rsidTr="00982974">
        <w:trPr>
          <w:trHeight w:val="838"/>
        </w:trPr>
        <w:tc>
          <w:tcPr>
            <w:tcW w:w="606" w:type="dxa"/>
          </w:tcPr>
          <w:p w:rsidR="002177FD" w:rsidRDefault="002177FD">
            <w:r>
              <w:t>11</w:t>
            </w:r>
          </w:p>
        </w:tc>
        <w:tc>
          <w:tcPr>
            <w:tcW w:w="1089" w:type="dxa"/>
          </w:tcPr>
          <w:p w:rsidR="002177FD" w:rsidRPr="00452B88" w:rsidRDefault="002177FD">
            <w:pPr>
              <w:rPr>
                <w:highlight w:val="yellow"/>
              </w:rPr>
            </w:pPr>
            <w:r w:rsidRPr="000E0250">
              <w:t>C2831</w:t>
            </w:r>
            <w:r w:rsidR="00E2651F">
              <w:rPr>
                <w:highlight w:val="yellow"/>
              </w:rPr>
              <w:br/>
            </w:r>
            <w:r w:rsidR="00E2651F" w:rsidRPr="00E2651F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452B88">
              <w:rPr>
                <w:rFonts w:ascii="Garamond" w:hAnsi="Garamond"/>
                <w:b/>
                <w:sz w:val="24"/>
                <w:szCs w:val="24"/>
              </w:rPr>
              <w:t xml:space="preserve">- </w:t>
            </w:r>
            <w:r w:rsidR="00452B88">
              <w:rPr>
                <w:rFonts w:ascii="Garamond" w:hAnsi="Garamond"/>
                <w:sz w:val="24"/>
                <w:szCs w:val="24"/>
              </w:rPr>
              <w:t>Muhavura northern foot</w:t>
            </w:r>
          </w:p>
        </w:tc>
        <w:tc>
          <w:tcPr>
            <w:tcW w:w="3906" w:type="dxa"/>
          </w:tcPr>
          <w:p w:rsidR="002177FD" w:rsidRPr="00926A29" w:rsidRDefault="005F0CFF">
            <w:r>
              <w:rPr>
                <w:noProof/>
              </w:rPr>
              <w:drawing>
                <wp:inline distT="0" distB="0" distL="0" distR="0">
                  <wp:extent cx="2279502" cy="1423359"/>
                  <wp:effectExtent l="0" t="0" r="6985" b="5715"/>
                  <wp:docPr id="6" name="Picture 6" descr="C:\Users\Momo\AppData\Local\Microsoft\Windows\INetCache\Content.Word\11_2x_PPL_WholeSlide_17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Momo\AppData\Local\Microsoft\Windows\INetCache\Content.Word\11_2x_PPL_WholeSlide_17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83821" cy="14260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Kivite</w:t>
            </w:r>
            <w:r w:rsidRPr="00926A29">
              <w:tab/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Potassic trachybasalt</w:t>
            </w:r>
          </w:p>
        </w:tc>
        <w:tc>
          <w:tcPr>
            <w:tcW w:w="5609" w:type="dxa"/>
            <w:gridSpan w:val="2"/>
          </w:tcPr>
          <w:p w:rsidR="002177FD" w:rsidRDefault="002177FD"/>
        </w:tc>
        <w:tc>
          <w:tcPr>
            <w:tcW w:w="1816" w:type="dxa"/>
          </w:tcPr>
          <w:p w:rsidR="002177FD" w:rsidRDefault="00740AF2">
            <w:r>
              <w:t>Holmes and harwood 1937</w:t>
            </w:r>
          </w:p>
        </w:tc>
      </w:tr>
      <w:tr w:rsidR="005F2413" w:rsidTr="00982974">
        <w:trPr>
          <w:trHeight w:val="838"/>
        </w:trPr>
        <w:tc>
          <w:tcPr>
            <w:tcW w:w="606" w:type="dxa"/>
          </w:tcPr>
          <w:p w:rsidR="002177FD" w:rsidRDefault="002177FD">
            <w:r>
              <w:t>15</w:t>
            </w:r>
          </w:p>
        </w:tc>
        <w:tc>
          <w:tcPr>
            <w:tcW w:w="1089" w:type="dxa"/>
          </w:tcPr>
          <w:p w:rsidR="002177FD" w:rsidRPr="000E0250" w:rsidRDefault="002177FD">
            <w:pPr>
              <w:rPr>
                <w:rFonts w:ascii="Garamond" w:hAnsi="Garamond"/>
                <w:b/>
                <w:sz w:val="24"/>
                <w:szCs w:val="24"/>
              </w:rPr>
            </w:pPr>
            <w:r w:rsidRPr="000E0250">
              <w:t>C2878</w:t>
            </w:r>
            <w:r w:rsidR="00E2651F" w:rsidRPr="000E0250">
              <w:t xml:space="preserve"> </w:t>
            </w:r>
            <w:r w:rsidR="00E2651F" w:rsidRPr="000E0250">
              <w:br/>
            </w:r>
            <w:r w:rsidR="00E2651F" w:rsidRPr="000E0250">
              <w:rPr>
                <w:rFonts w:ascii="Garamond" w:hAnsi="Garamond"/>
                <w:b/>
                <w:sz w:val="24"/>
                <w:szCs w:val="24"/>
              </w:rPr>
              <w:t>Bufimbira (Virunga)??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 xml:space="preserve"> </w:t>
            </w:r>
            <w:r w:rsidR="00EC023C" w:rsidRPr="000E0250">
              <w:rPr>
                <w:rFonts w:ascii="Garamond" w:hAnsi="Garamond"/>
                <w:b/>
                <w:sz w:val="24"/>
                <w:szCs w:val="24"/>
              </w:rPr>
              <w:t>(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>M</w:t>
            </w:r>
            <w:r w:rsidR="00EC023C" w:rsidRPr="000E0250">
              <w:rPr>
                <w:rFonts w:ascii="Garamond" w:hAnsi="Garamond"/>
                <w:b/>
                <w:sz w:val="24"/>
                <w:szCs w:val="24"/>
              </w:rPr>
              <w:t>)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>gahinga</w:t>
            </w:r>
          </w:p>
          <w:p w:rsidR="00CD1B42" w:rsidRPr="000E0250" w:rsidRDefault="00CD1B42">
            <w:r w:rsidRPr="000E0250">
              <w:rPr>
                <w:rFonts w:ascii="Garamond" w:hAnsi="Garamond"/>
                <w:b/>
                <w:sz w:val="24"/>
                <w:szCs w:val="24"/>
              </w:rPr>
              <w:t xml:space="preserve">A mile 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>and a quarter north north west of Bunagana trig station</w:t>
            </w:r>
          </w:p>
        </w:tc>
        <w:tc>
          <w:tcPr>
            <w:tcW w:w="3906" w:type="dxa"/>
          </w:tcPr>
          <w:p w:rsidR="002177FD" w:rsidRPr="00926A29" w:rsidRDefault="006D21B7">
            <w:r>
              <w:rPr>
                <w:noProof/>
              </w:rPr>
              <w:drawing>
                <wp:inline distT="0" distB="0" distL="0" distR="0">
                  <wp:extent cx="2252758" cy="1388853"/>
                  <wp:effectExtent l="0" t="0" r="0" b="1905"/>
                  <wp:docPr id="7" name="Picture 7" descr="C:\Users\Momo\AppData\Local\Microsoft\Windows\INetCache\Content.Word\15_2x_PPL_WholeSlide_17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Momo\AppData\Local\Microsoft\Windows\INetCache\Content.Word\15_2x_PPL_WholeSlide_17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6771" cy="13913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Shoshonitic absarokit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Potassic trachybasalt</w:t>
            </w:r>
          </w:p>
        </w:tc>
        <w:tc>
          <w:tcPr>
            <w:tcW w:w="5609" w:type="dxa"/>
            <w:gridSpan w:val="2"/>
          </w:tcPr>
          <w:p w:rsidR="002177FD" w:rsidRDefault="002177FD"/>
        </w:tc>
        <w:tc>
          <w:tcPr>
            <w:tcW w:w="1816" w:type="dxa"/>
          </w:tcPr>
          <w:p w:rsidR="008A07CB" w:rsidRDefault="008A07CB">
            <w:r w:rsidRPr="008A07CB">
              <w:t>Holmes and Harwood 1937</w:t>
            </w:r>
          </w:p>
        </w:tc>
      </w:tr>
      <w:tr w:rsidR="005F2413" w:rsidTr="00982974">
        <w:trPr>
          <w:trHeight w:val="792"/>
        </w:trPr>
        <w:tc>
          <w:tcPr>
            <w:tcW w:w="606" w:type="dxa"/>
          </w:tcPr>
          <w:p w:rsidR="002177FD" w:rsidRPr="000E0250" w:rsidRDefault="002177FD">
            <w:r w:rsidRPr="000E0250">
              <w:t>6</w:t>
            </w:r>
          </w:p>
        </w:tc>
        <w:tc>
          <w:tcPr>
            <w:tcW w:w="1089" w:type="dxa"/>
          </w:tcPr>
          <w:p w:rsidR="002177FD" w:rsidRPr="000E0250" w:rsidRDefault="002177FD">
            <w:r w:rsidRPr="000E0250">
              <w:t>C2797</w:t>
            </w:r>
          </w:p>
          <w:p w:rsidR="00E2651F" w:rsidRPr="000E0250" w:rsidRDefault="00E2651F">
            <w:r w:rsidRPr="000E0250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C15182" w:rsidRPr="000E0250">
              <w:rPr>
                <w:rFonts w:ascii="Garamond" w:hAnsi="Garamond"/>
                <w:b/>
                <w:sz w:val="24"/>
                <w:szCs w:val="24"/>
              </w:rPr>
              <w:t>- Eastern edge muhavura</w:t>
            </w:r>
          </w:p>
        </w:tc>
        <w:tc>
          <w:tcPr>
            <w:tcW w:w="3906" w:type="dxa"/>
          </w:tcPr>
          <w:p w:rsidR="002177FD" w:rsidRDefault="006D21B7">
            <w:r>
              <w:rPr>
                <w:noProof/>
              </w:rPr>
              <w:drawing>
                <wp:inline distT="0" distB="0" distL="0" distR="0">
                  <wp:extent cx="2284075" cy="1414732"/>
                  <wp:effectExtent l="0" t="0" r="2540" b="0"/>
                  <wp:docPr id="8" name="Picture 8" descr="C:\Users\Momo\AppData\Local\Microsoft\Windows\INetCache\Content.Word\6_2x_PPL_WholeSlide_8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Momo\AppData\Local\Microsoft\Windows\INetCache\Content.Word\6_2x_PPL_WholeSlide_8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86587" cy="14162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/>
          <w:p w:rsidR="002177FD" w:rsidRPr="00926A29" w:rsidRDefault="002177FD" w:rsidP="00926A29">
            <w:pPr>
              <w:jc w:val="center"/>
            </w:pPr>
            <w:r w:rsidRPr="00926A29">
              <w:t>Leucite basanit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Leucite basanite</w:t>
            </w:r>
          </w:p>
        </w:tc>
        <w:tc>
          <w:tcPr>
            <w:tcW w:w="5609" w:type="dxa"/>
            <w:gridSpan w:val="2"/>
          </w:tcPr>
          <w:p w:rsidR="002177FD" w:rsidRPr="00653C4E" w:rsidRDefault="002177FD">
            <w:pPr>
              <w:rPr>
                <w:rFonts w:ascii="Garamond" w:hAnsi="Garamond"/>
                <w:sz w:val="24"/>
                <w:szCs w:val="24"/>
              </w:rPr>
            </w:pPr>
          </w:p>
        </w:tc>
        <w:tc>
          <w:tcPr>
            <w:tcW w:w="1816" w:type="dxa"/>
          </w:tcPr>
          <w:p w:rsidR="002177FD" w:rsidRDefault="002177FD">
            <w:r>
              <w:rPr>
                <w:rFonts w:ascii="Garamond" w:hAnsi="Garamond"/>
                <w:sz w:val="24"/>
                <w:szCs w:val="24"/>
              </w:rPr>
              <w:fldChar w:fldCharType="begin"/>
            </w:r>
            <w:r>
              <w:rPr>
                <w:rFonts w:ascii="Garamond" w:hAnsi="Garamond"/>
                <w:sz w:val="24"/>
                <w:szCs w:val="24"/>
              </w:rPr>
              <w:instrText xml:space="preserve"> ADDIN EN.CITE &lt;EndNote&gt;&lt;Cite&gt;&lt;Author&gt;Simmons&lt;/Author&gt;&lt;Year&gt;1930&lt;/Year&gt;&lt;RecNum&gt;75&lt;/RecNum&gt;&lt;DisplayText&gt;(Simmons, 1930)&lt;/DisplayText&gt;&lt;record&gt;&lt;rec-number&gt;75&lt;/rec-number&gt;&lt;foreign-keys&gt;&lt;key app="EN" db-id="99299zv0jzzp98e5s535rfesxazwa0fsf905" timestamp="1501002700"&gt;75&lt;/key&gt;&lt;/foreign-keys&gt;&lt;ref-type name="Journal Article"&gt;17&lt;/ref-type&gt;&lt;contributors&gt;&lt;authors&gt;&lt;author&gt;Simmons, WC&lt;/author&gt;&lt;/authors&gt;&lt;/contributors&gt;&lt;titles&gt;&lt;title&gt;Notes on the Petrology of the Bufumbira Volcanic Rocks of Uganda&lt;/title&gt;&lt;secondary-title&gt;Geological Magazine&lt;/secondary-title&gt;&lt;/titles&gt;&lt;periodical&gt;&lt;full-title&gt;Geological Magazine&lt;/full-title&gt;&lt;/periodical&gt;&lt;pages&gt;491-499&lt;/pages&gt;&lt;volume&gt;67&lt;/volume&gt;&lt;number&gt;11&lt;/number&gt;&lt;dates&gt;&lt;year&gt;1930&lt;/year&gt;&lt;/dates&gt;&lt;isbn&gt;1469-5081&lt;/isbn&gt;&lt;urls&gt;&lt;/urls&gt;&lt;/record&gt;&lt;/Cite&gt;&lt;/EndNote&gt;</w:instrText>
            </w:r>
            <w:r>
              <w:rPr>
                <w:rFonts w:ascii="Garamond" w:hAnsi="Garamond"/>
                <w:sz w:val="24"/>
                <w:szCs w:val="24"/>
              </w:rPr>
              <w:fldChar w:fldCharType="separate"/>
            </w:r>
            <w:r>
              <w:rPr>
                <w:rFonts w:ascii="Garamond" w:hAnsi="Garamond"/>
                <w:noProof/>
                <w:sz w:val="24"/>
                <w:szCs w:val="24"/>
              </w:rPr>
              <w:t>(Simmons, 1930)</w:t>
            </w:r>
            <w:r>
              <w:rPr>
                <w:rFonts w:ascii="Garamond" w:hAnsi="Garamond"/>
                <w:sz w:val="24"/>
                <w:szCs w:val="24"/>
              </w:rPr>
              <w:fldChar w:fldCharType="end"/>
            </w:r>
            <w:r>
              <w:rPr>
                <w:rFonts w:ascii="Garamond" w:hAnsi="Garamond"/>
                <w:sz w:val="24"/>
                <w:szCs w:val="24"/>
              </w:rPr>
              <w:t xml:space="preserve"> Holmes and Harwood 1937</w:t>
            </w:r>
          </w:p>
        </w:tc>
      </w:tr>
      <w:tr w:rsidR="00E2651F" w:rsidTr="00982974">
        <w:trPr>
          <w:trHeight w:val="838"/>
        </w:trPr>
        <w:tc>
          <w:tcPr>
            <w:tcW w:w="606" w:type="dxa"/>
          </w:tcPr>
          <w:p w:rsidR="005F2413" w:rsidRDefault="005F2413" w:rsidP="001C2B0A">
            <w:r>
              <w:lastRenderedPageBreak/>
              <w:t>Sec.</w:t>
            </w:r>
          </w:p>
        </w:tc>
        <w:tc>
          <w:tcPr>
            <w:tcW w:w="1089" w:type="dxa"/>
          </w:tcPr>
          <w:p w:rsidR="005F2413" w:rsidRDefault="005F2413" w:rsidP="001C2B0A">
            <w:r>
              <w:t>Sample#</w:t>
            </w:r>
          </w:p>
          <w:p w:rsidR="005F2413" w:rsidRDefault="005F2413" w:rsidP="001C2B0A">
            <w:r>
              <w:t>+Location</w:t>
            </w:r>
          </w:p>
        </w:tc>
        <w:tc>
          <w:tcPr>
            <w:tcW w:w="3970" w:type="dxa"/>
            <w:gridSpan w:val="2"/>
          </w:tcPr>
          <w:p w:rsidR="005F2413" w:rsidRDefault="005F2413" w:rsidP="001C2B0A">
            <w:r>
              <w:t>Photomicrograph</w:t>
            </w:r>
          </w:p>
        </w:tc>
        <w:tc>
          <w:tcPr>
            <w:tcW w:w="1276" w:type="dxa"/>
            <w:gridSpan w:val="2"/>
          </w:tcPr>
          <w:p w:rsidR="005F2413" w:rsidRDefault="005F2413" w:rsidP="001C2B0A">
            <w:r>
              <w:t>Holmes name</w:t>
            </w:r>
          </w:p>
        </w:tc>
        <w:tc>
          <w:tcPr>
            <w:tcW w:w="1278" w:type="dxa"/>
          </w:tcPr>
          <w:p w:rsidR="005F2413" w:rsidRDefault="005F2413" w:rsidP="001C2B0A">
            <w:r>
              <w:t>Rosenthal name</w:t>
            </w:r>
          </w:p>
        </w:tc>
        <w:tc>
          <w:tcPr>
            <w:tcW w:w="5566" w:type="dxa"/>
          </w:tcPr>
          <w:p w:rsidR="005F2413" w:rsidRDefault="005F2413" w:rsidP="001C2B0A">
            <w:r>
              <w:t>Petrographic Description</w:t>
            </w:r>
          </w:p>
        </w:tc>
        <w:tc>
          <w:tcPr>
            <w:tcW w:w="1859" w:type="dxa"/>
            <w:gridSpan w:val="2"/>
          </w:tcPr>
          <w:p w:rsidR="005F2413" w:rsidRDefault="005F2413" w:rsidP="001C2B0A">
            <w:r>
              <w:t>Referred in</w:t>
            </w:r>
          </w:p>
        </w:tc>
      </w:tr>
      <w:tr w:rsidR="005F2413" w:rsidTr="00982974">
        <w:trPr>
          <w:trHeight w:val="838"/>
        </w:trPr>
        <w:tc>
          <w:tcPr>
            <w:tcW w:w="606" w:type="dxa"/>
          </w:tcPr>
          <w:p w:rsidR="002177FD" w:rsidRDefault="002177FD">
            <w:r>
              <w:t>10</w:t>
            </w:r>
          </w:p>
        </w:tc>
        <w:tc>
          <w:tcPr>
            <w:tcW w:w="1089" w:type="dxa"/>
          </w:tcPr>
          <w:p w:rsidR="002177FD" w:rsidRDefault="002177FD">
            <w:r w:rsidRPr="00D01940">
              <w:rPr>
                <w:highlight w:val="green"/>
              </w:rPr>
              <w:t>C2823</w:t>
            </w:r>
            <w:r w:rsidR="00E2651F">
              <w:br/>
            </w:r>
            <w:r w:rsidR="00E2651F" w:rsidRPr="00E2651F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465C88">
              <w:rPr>
                <w:rFonts w:ascii="Garamond" w:hAnsi="Garamond"/>
                <w:b/>
                <w:sz w:val="24"/>
                <w:szCs w:val="24"/>
              </w:rPr>
              <w:t>- Busalu</w:t>
            </w:r>
          </w:p>
        </w:tc>
        <w:tc>
          <w:tcPr>
            <w:tcW w:w="3906" w:type="dxa"/>
          </w:tcPr>
          <w:p w:rsidR="002177FD" w:rsidRPr="00926A29" w:rsidRDefault="006D21B7">
            <w:r>
              <w:rPr>
                <w:noProof/>
              </w:rPr>
              <w:drawing>
                <wp:inline distT="0" distB="0" distL="0" distR="0">
                  <wp:extent cx="2298003" cy="1423359"/>
                  <wp:effectExtent l="0" t="0" r="7620" b="5715"/>
                  <wp:docPr id="9" name="Picture 9" descr="C:\Users\Momo\AppData\Local\Microsoft\Windows\INetCache\Content.Word\10_2x_PPL_WholeSlide_25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Momo\AppData\Local\Microsoft\Windows\INetCache\Content.Word\10_2x_PPL_WholeSlide_25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8977" cy="14239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bookmarkStart w:id="3" w:name="_Hlk489821225"/>
            <w:r w:rsidRPr="00926A29">
              <w:t>Kivite B trans. to murambite</w:t>
            </w:r>
            <w:bookmarkEnd w:id="3"/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Leucite basanite</w:t>
            </w:r>
          </w:p>
        </w:tc>
        <w:tc>
          <w:tcPr>
            <w:tcW w:w="5609" w:type="dxa"/>
            <w:gridSpan w:val="2"/>
          </w:tcPr>
          <w:p w:rsidR="002177FD" w:rsidRDefault="002177FD"/>
        </w:tc>
        <w:tc>
          <w:tcPr>
            <w:tcW w:w="1816" w:type="dxa"/>
          </w:tcPr>
          <w:p w:rsidR="002177FD" w:rsidRDefault="002177FD">
            <w:r>
              <w:t>Holmes &amp; harwood 1937</w:t>
            </w:r>
          </w:p>
        </w:tc>
      </w:tr>
      <w:tr w:rsidR="005F2413" w:rsidTr="00982974">
        <w:trPr>
          <w:trHeight w:val="792"/>
        </w:trPr>
        <w:tc>
          <w:tcPr>
            <w:tcW w:w="606" w:type="dxa"/>
          </w:tcPr>
          <w:p w:rsidR="002177FD" w:rsidRDefault="002177FD">
            <w:r>
              <w:t>24</w:t>
            </w:r>
          </w:p>
        </w:tc>
        <w:tc>
          <w:tcPr>
            <w:tcW w:w="1089" w:type="dxa"/>
          </w:tcPr>
          <w:p w:rsidR="002177FD" w:rsidRPr="00E2651F" w:rsidRDefault="002177FD">
            <w:r>
              <w:t>C5619</w:t>
            </w:r>
            <w:r w:rsidR="00E2651F">
              <w:br/>
            </w:r>
            <w:r w:rsidR="00E2651F" w:rsidRPr="00E2651F">
              <w:rPr>
                <w:rFonts w:ascii="Garamond" w:hAnsi="Garamond"/>
                <w:b/>
                <w:sz w:val="24"/>
                <w:szCs w:val="24"/>
              </w:rPr>
              <w:t>Katwe-Kikorongo</w:t>
            </w:r>
            <w:r w:rsidR="00E2651F">
              <w:rPr>
                <w:rFonts w:ascii="Garamond" w:hAnsi="Garamond"/>
                <w:b/>
                <w:sz w:val="24"/>
                <w:szCs w:val="24"/>
              </w:rPr>
              <w:t xml:space="preserve">- </w:t>
            </w:r>
            <w:r w:rsidR="00E2651F">
              <w:rPr>
                <w:rFonts w:ascii="Garamond" w:hAnsi="Garamond"/>
                <w:sz w:val="24"/>
                <w:szCs w:val="24"/>
              </w:rPr>
              <w:t>Mbuga</w:t>
            </w:r>
          </w:p>
        </w:tc>
        <w:tc>
          <w:tcPr>
            <w:tcW w:w="3906" w:type="dxa"/>
          </w:tcPr>
          <w:p w:rsidR="002177FD" w:rsidRPr="00926A29" w:rsidRDefault="006D21B7">
            <w:r>
              <w:rPr>
                <w:noProof/>
              </w:rPr>
              <w:drawing>
                <wp:inline distT="0" distB="0" distL="0" distR="0">
                  <wp:extent cx="2256221" cy="1397480"/>
                  <wp:effectExtent l="0" t="0" r="0" b="0"/>
                  <wp:docPr id="11" name="Picture 11" descr="C:\Users\Momo\AppData\Local\Microsoft\Windows\INetCache\Content.Word\24_2x_PPL_WholeSlide_8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Momo\AppData\Local\Microsoft\Windows\INetCache\Content.Word\24_2x_PPL_WholeSlide_8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6996" cy="1397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:rsidR="002177FD" w:rsidRDefault="002177FD">
            <w:r w:rsidRPr="00926A29">
              <w:t>K-ankaratrite</w:t>
            </w:r>
          </w:p>
        </w:tc>
        <w:tc>
          <w:tcPr>
            <w:tcW w:w="1368" w:type="dxa"/>
            <w:gridSpan w:val="2"/>
          </w:tcPr>
          <w:p w:rsidR="002177FD" w:rsidRDefault="002177FD">
            <w:r w:rsidRPr="00926A29">
              <w:t>Leucite ankaratrite</w:t>
            </w:r>
          </w:p>
        </w:tc>
        <w:tc>
          <w:tcPr>
            <w:tcW w:w="5609" w:type="dxa"/>
            <w:gridSpan w:val="2"/>
          </w:tcPr>
          <w:p w:rsidR="002177FD" w:rsidRPr="008F6BF9" w:rsidRDefault="002177FD"/>
        </w:tc>
        <w:tc>
          <w:tcPr>
            <w:tcW w:w="1816" w:type="dxa"/>
          </w:tcPr>
          <w:p w:rsidR="002177FD" w:rsidRDefault="002177FD">
            <w:r w:rsidRPr="008F6BF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365E70">
              <w:t>(Holmes, 1952)</w:t>
            </w:r>
          </w:p>
        </w:tc>
      </w:tr>
    </w:tbl>
    <w:p w:rsidR="00AB02E1" w:rsidRDefault="00AB02E1" w:rsidP="00AB02E1"/>
    <w:p w:rsidR="00641F53" w:rsidRDefault="00641F53" w:rsidP="00AB02E1"/>
    <w:p w:rsidR="00AB02E1" w:rsidRDefault="00AB02E1" w:rsidP="00AB02E1"/>
    <w:p w:rsidR="00AB02E1" w:rsidRDefault="00332626" w:rsidP="00AB02E1">
      <w:r>
        <w:fldChar w:fldCharType="begin">
          <w:fldData xml:space="preserve">PEVuZE5vdGU+PENpdGU+PEF1dGhvcj5Ib2xtZXM8L0F1dGhvcj48WWVhcj4xOTQyPC9ZZWFyPjxS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Ib2xtZXM8L0F1dGhvcj48WWVhcj4xOTQyPC9ZZWFyPjxS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olmes, 1942, Holmes, 1952, Holmes, 1950, Holmes, 1945, Holmes and Harwood, 1937, Simmons, 1930, Rosenthal et al., 2009, Tappe et al., 2003)</w:t>
      </w:r>
      <w:r>
        <w:fldChar w:fldCharType="end"/>
      </w:r>
    </w:p>
    <w:p w:rsidR="00AB02E1" w:rsidRDefault="00AB02E1" w:rsidP="00AB02E1"/>
    <w:p w:rsidR="00AB02E1" w:rsidRDefault="00AB02E1" w:rsidP="00AB02E1"/>
    <w:p w:rsidR="00AB02E1" w:rsidRDefault="00AB02E1" w:rsidP="00AB02E1"/>
    <w:p w:rsidR="00AB02E1" w:rsidRDefault="00AB02E1" w:rsidP="00AB02E1"/>
    <w:p w:rsidR="00AB02E1" w:rsidRDefault="00AB02E1" w:rsidP="00AB02E1"/>
    <w:p w:rsidR="00AB02E1" w:rsidRDefault="00AB02E1" w:rsidP="00AB02E1"/>
    <w:tbl>
      <w:tblPr>
        <w:tblStyle w:val="TableGrid"/>
        <w:tblW w:w="14278" w:type="dxa"/>
        <w:tblLook w:val="04A0" w:firstRow="1" w:lastRow="0" w:firstColumn="1" w:lastColumn="0" w:noHBand="0" w:noVBand="1"/>
      </w:tblPr>
      <w:tblGrid>
        <w:gridCol w:w="688"/>
        <w:gridCol w:w="1194"/>
        <w:gridCol w:w="4034"/>
        <w:gridCol w:w="1246"/>
        <w:gridCol w:w="5340"/>
        <w:gridCol w:w="1776"/>
      </w:tblGrid>
      <w:tr w:rsidR="00641F53" w:rsidTr="00641F53">
        <w:trPr>
          <w:trHeight w:val="838"/>
        </w:trPr>
        <w:tc>
          <w:tcPr>
            <w:tcW w:w="688" w:type="dxa"/>
          </w:tcPr>
          <w:p w:rsidR="00641F53" w:rsidRDefault="00641F53" w:rsidP="00DB25B3">
            <w:r>
              <w:lastRenderedPageBreak/>
              <w:t>Sec.</w:t>
            </w:r>
          </w:p>
        </w:tc>
        <w:tc>
          <w:tcPr>
            <w:tcW w:w="1194" w:type="dxa"/>
          </w:tcPr>
          <w:p w:rsidR="00641F53" w:rsidRDefault="00641F53" w:rsidP="00DB25B3">
            <w:r>
              <w:t>Sample#</w:t>
            </w:r>
          </w:p>
          <w:p w:rsidR="00641F53" w:rsidRDefault="00641F53" w:rsidP="00DB25B3">
            <w:r>
              <w:t>+Location</w:t>
            </w:r>
          </w:p>
        </w:tc>
        <w:tc>
          <w:tcPr>
            <w:tcW w:w="3876" w:type="dxa"/>
          </w:tcPr>
          <w:p w:rsidR="00641F53" w:rsidRDefault="00641F53" w:rsidP="00DB25B3">
            <w:r>
              <w:t>Photomicrograph</w:t>
            </w:r>
          </w:p>
        </w:tc>
        <w:tc>
          <w:tcPr>
            <w:tcW w:w="1250" w:type="dxa"/>
          </w:tcPr>
          <w:p w:rsidR="00641F53" w:rsidRDefault="00641F53" w:rsidP="00DB25B3">
            <w:r>
              <w:t>Name</w:t>
            </w:r>
          </w:p>
        </w:tc>
        <w:tc>
          <w:tcPr>
            <w:tcW w:w="5469" w:type="dxa"/>
          </w:tcPr>
          <w:p w:rsidR="00641F53" w:rsidRDefault="00641F53" w:rsidP="00DB25B3">
            <w:r>
              <w:t>Petrographic Description</w:t>
            </w:r>
          </w:p>
        </w:tc>
        <w:tc>
          <w:tcPr>
            <w:tcW w:w="1801" w:type="dxa"/>
          </w:tcPr>
          <w:p w:rsidR="00641F53" w:rsidRDefault="00641F53" w:rsidP="00DB25B3">
            <w:r>
              <w:t>Referred in</w:t>
            </w:r>
          </w:p>
        </w:tc>
      </w:tr>
      <w:tr w:rsidR="00641F53" w:rsidTr="00641F53">
        <w:trPr>
          <w:trHeight w:val="792"/>
        </w:trPr>
        <w:tc>
          <w:tcPr>
            <w:tcW w:w="688" w:type="dxa"/>
          </w:tcPr>
          <w:p w:rsidR="00641F53" w:rsidRDefault="00641F53" w:rsidP="00DB25B3">
            <w:r>
              <w:t>RVK1</w:t>
            </w:r>
          </w:p>
        </w:tc>
        <w:tc>
          <w:tcPr>
            <w:tcW w:w="1194" w:type="dxa"/>
          </w:tcPr>
          <w:p w:rsidR="00641F53" w:rsidRDefault="00641F53" w:rsidP="00DB25B3">
            <w:r>
              <w:t>Roberts Victor (Rovic)</w:t>
            </w:r>
          </w:p>
        </w:tc>
        <w:tc>
          <w:tcPr>
            <w:tcW w:w="3876" w:type="dxa"/>
          </w:tcPr>
          <w:p w:rsidR="00641F53" w:rsidRPr="00926A29" w:rsidRDefault="00641F53" w:rsidP="00DB25B3">
            <w:r>
              <w:rPr>
                <w:noProof/>
              </w:rPr>
              <w:drawing>
                <wp:inline distT="0" distB="0" distL="0" distR="0" wp14:anchorId="48CFF42E" wp14:editId="6CD76E03">
                  <wp:extent cx="2424569" cy="1501254"/>
                  <wp:effectExtent l="0" t="0" r="0" b="3810"/>
                  <wp:docPr id="15" name="Picture 15" descr="D:\Users2\MOMO2\Desktop\THESIS_PC\thesis till 16.05.17\All Photos\RVK7_2x_PPL_WholeSlide_25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Users2\MOMO2\Desktop\THESIS_PC\thesis till 16.05.17\All Photos\RVK7_2x_PPL_WholeSlide_25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25732" cy="15019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:rsidR="00641F53" w:rsidRDefault="00D53E74" w:rsidP="00DB25B3">
            <w:r>
              <w:t>Group 2 kimberlite</w:t>
            </w:r>
          </w:p>
        </w:tc>
        <w:tc>
          <w:tcPr>
            <w:tcW w:w="5469" w:type="dxa"/>
          </w:tcPr>
          <w:p w:rsidR="00641F53" w:rsidRPr="008F6BF9" w:rsidRDefault="00641F53" w:rsidP="00DB25B3"/>
        </w:tc>
        <w:tc>
          <w:tcPr>
            <w:tcW w:w="1801" w:type="dxa"/>
          </w:tcPr>
          <w:p w:rsidR="00641F53" w:rsidRDefault="00641F53" w:rsidP="00DB25B3"/>
        </w:tc>
      </w:tr>
      <w:tr w:rsidR="00641F53" w:rsidTr="00641F53">
        <w:trPr>
          <w:trHeight w:val="838"/>
        </w:trPr>
        <w:tc>
          <w:tcPr>
            <w:tcW w:w="688" w:type="dxa"/>
          </w:tcPr>
          <w:p w:rsidR="00641F53" w:rsidRDefault="00641F53" w:rsidP="00DB25B3">
            <w:r>
              <w:t>FS1</w:t>
            </w:r>
          </w:p>
        </w:tc>
        <w:tc>
          <w:tcPr>
            <w:tcW w:w="1194" w:type="dxa"/>
          </w:tcPr>
          <w:p w:rsidR="00641F53" w:rsidRPr="00452B88" w:rsidRDefault="00641F53" w:rsidP="00DB25B3">
            <w:pPr>
              <w:rPr>
                <w:highlight w:val="yellow"/>
              </w:rPr>
            </w:pPr>
            <w:r>
              <w:t>Frank Smith</w:t>
            </w:r>
          </w:p>
        </w:tc>
        <w:tc>
          <w:tcPr>
            <w:tcW w:w="3876" w:type="dxa"/>
          </w:tcPr>
          <w:p w:rsidR="00641F53" w:rsidRPr="00926A29" w:rsidRDefault="00641F53" w:rsidP="00DB25B3">
            <w:r>
              <w:rPr>
                <w:noProof/>
              </w:rPr>
              <w:drawing>
                <wp:inline distT="0" distB="0" distL="0" distR="0" wp14:anchorId="1FA4591C" wp14:editId="7EFB4FEC">
                  <wp:extent cx="2408830" cy="1497404"/>
                  <wp:effectExtent l="0" t="0" r="0" b="7620"/>
                  <wp:docPr id="16" name="Picture 16" descr="D:\Users2\MOMO2\Desktop\THESIS_PC\thesis till 16.05.17\All Photos\Whole slide PPL\FS1_2x_PPL_WholeSlide_11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D:\Users2\MOMO2\Desktop\THESIS_PC\thesis till 16.05.17\All Photos\Whole slide PPL\FS1_2x_PPL_WholeSlide_11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12332" cy="149958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:rsidR="00641F53" w:rsidRDefault="00D53E74" w:rsidP="00DB25B3">
            <w:r>
              <w:t>Group 1 kimberlite</w:t>
            </w:r>
          </w:p>
        </w:tc>
        <w:tc>
          <w:tcPr>
            <w:tcW w:w="5469" w:type="dxa"/>
          </w:tcPr>
          <w:p w:rsidR="00641F53" w:rsidRDefault="00641F53" w:rsidP="00DB25B3"/>
        </w:tc>
        <w:tc>
          <w:tcPr>
            <w:tcW w:w="1801" w:type="dxa"/>
          </w:tcPr>
          <w:p w:rsidR="00641F53" w:rsidRDefault="00641F53" w:rsidP="00DB25B3"/>
        </w:tc>
      </w:tr>
      <w:tr w:rsidR="00641F53" w:rsidTr="00641F53">
        <w:trPr>
          <w:trHeight w:val="838"/>
        </w:trPr>
        <w:tc>
          <w:tcPr>
            <w:tcW w:w="688" w:type="dxa"/>
          </w:tcPr>
          <w:p w:rsidR="00641F53" w:rsidRDefault="00641F53" w:rsidP="00DB25B3">
            <w:r>
              <w:t>FS4</w:t>
            </w:r>
          </w:p>
        </w:tc>
        <w:tc>
          <w:tcPr>
            <w:tcW w:w="1194" w:type="dxa"/>
          </w:tcPr>
          <w:p w:rsidR="00641F53" w:rsidRDefault="00641F53" w:rsidP="00DB25B3">
            <w:r>
              <w:t>Frank Smith</w:t>
            </w:r>
          </w:p>
        </w:tc>
        <w:tc>
          <w:tcPr>
            <w:tcW w:w="3876" w:type="dxa"/>
          </w:tcPr>
          <w:p w:rsidR="00641F53" w:rsidRPr="00926A29" w:rsidRDefault="00641F53" w:rsidP="00DB25B3">
            <w:r>
              <w:rPr>
                <w:noProof/>
              </w:rPr>
              <w:drawing>
                <wp:inline distT="0" distB="0" distL="0" distR="0" wp14:anchorId="0A361F40" wp14:editId="5959A04F">
                  <wp:extent cx="2395182" cy="1483058"/>
                  <wp:effectExtent l="0" t="0" r="5715" b="3175"/>
                  <wp:docPr id="17" name="Picture 17" descr="D:\Users2\MOMO2\Desktop\THESIS_PC\thesis till 16.05.17\All Photos\FS4_2x_PPL_WholeSlide_17ms_640x480_1xGain_12x10_4.78x2.99cm_b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D:\Users2\MOMO2\Desktop\THESIS_PC\thesis till 16.05.17\All Photos\FS4_2x_PPL_WholeSlide_17ms_640x480_1xGain_12x10_4.78x2.99cm_b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6595" cy="14839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:rsidR="00641F53" w:rsidRDefault="00D53E74" w:rsidP="00DB25B3">
            <w:r>
              <w:t>Group 1 kimberlite</w:t>
            </w:r>
          </w:p>
        </w:tc>
        <w:tc>
          <w:tcPr>
            <w:tcW w:w="5469" w:type="dxa"/>
          </w:tcPr>
          <w:p w:rsidR="00641F53" w:rsidRDefault="00641F53" w:rsidP="00DB25B3"/>
        </w:tc>
        <w:tc>
          <w:tcPr>
            <w:tcW w:w="1801" w:type="dxa"/>
          </w:tcPr>
          <w:p w:rsidR="00641F53" w:rsidRDefault="00641F53" w:rsidP="00DB25B3"/>
        </w:tc>
      </w:tr>
      <w:tr w:rsidR="00641F53" w:rsidTr="00641F53">
        <w:trPr>
          <w:trHeight w:val="792"/>
        </w:trPr>
        <w:tc>
          <w:tcPr>
            <w:tcW w:w="688" w:type="dxa"/>
          </w:tcPr>
          <w:p w:rsidR="00641F53" w:rsidRDefault="00641F53" w:rsidP="00DB25B3">
            <w:r>
              <w:t>LK1</w:t>
            </w:r>
          </w:p>
        </w:tc>
        <w:tc>
          <w:tcPr>
            <w:tcW w:w="1194" w:type="dxa"/>
          </w:tcPr>
          <w:p w:rsidR="00641F53" w:rsidRDefault="00641F53" w:rsidP="00DB25B3">
            <w:r>
              <w:t>Lethlakane</w:t>
            </w:r>
          </w:p>
        </w:tc>
        <w:tc>
          <w:tcPr>
            <w:tcW w:w="3876" w:type="dxa"/>
          </w:tcPr>
          <w:p w:rsidR="00641F53" w:rsidRDefault="00641F53" w:rsidP="00DB25B3">
            <w:r>
              <w:rPr>
                <w:noProof/>
              </w:rPr>
              <w:drawing>
                <wp:inline distT="0" distB="0" distL="0" distR="0" wp14:anchorId="5E67CA2B" wp14:editId="4EC3BACC">
                  <wp:extent cx="2382090" cy="1480782"/>
                  <wp:effectExtent l="0" t="0" r="0" b="5715"/>
                  <wp:docPr id="18" name="Picture 18" descr="D:\Users2\MOMO2\Desktop\THESIS_PC\thesis till 16.05.17\All Photos\LK1_2x_PPL_WholeSlide_17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D:\Users2\MOMO2\Desktop\THESIS_PC\thesis till 16.05.17\All Photos\LK1_2x_PPL_WholeSlide_17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051" cy="14813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:rsidR="00641F53" w:rsidRPr="00926A29" w:rsidRDefault="00D53E74" w:rsidP="00D53E74">
            <w:r>
              <w:t>Group 1 kimberlite</w:t>
            </w:r>
          </w:p>
        </w:tc>
        <w:tc>
          <w:tcPr>
            <w:tcW w:w="5469" w:type="dxa"/>
          </w:tcPr>
          <w:p w:rsidR="00641F53" w:rsidRPr="00653C4E" w:rsidRDefault="00641F53" w:rsidP="00DB25B3">
            <w:pPr>
              <w:rPr>
                <w:rFonts w:ascii="Garamond" w:hAnsi="Garamond"/>
                <w:sz w:val="24"/>
                <w:szCs w:val="24"/>
              </w:rPr>
            </w:pPr>
          </w:p>
        </w:tc>
        <w:tc>
          <w:tcPr>
            <w:tcW w:w="1801" w:type="dxa"/>
          </w:tcPr>
          <w:p w:rsidR="00641F53" w:rsidRDefault="00641F53" w:rsidP="00DB25B3"/>
        </w:tc>
      </w:tr>
    </w:tbl>
    <w:p w:rsidR="00641F53" w:rsidRDefault="00641F53" w:rsidP="00AB02E1"/>
    <w:bookmarkEnd w:id="1"/>
    <w:p w:rsidR="00332626" w:rsidRDefault="00332626"/>
    <w:p w:rsidR="00332626" w:rsidRDefault="00332626"/>
    <w:p w:rsidR="00D53E74" w:rsidRPr="00D53E74" w:rsidRDefault="00332626" w:rsidP="00D53E7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53E74" w:rsidRPr="00D53E74">
        <w:t xml:space="preserve">HOLMES, A. 1942. A suite of volcanic rocks from south-west Uganda containing kalsilite (a polymorph of KAlSiO4). </w:t>
      </w:r>
      <w:r w:rsidR="00D53E74" w:rsidRPr="00D53E74">
        <w:rPr>
          <w:i/>
        </w:rPr>
        <w:t>Mineral. Mag,</w:t>
      </w:r>
      <w:r w:rsidR="00D53E74" w:rsidRPr="00D53E74">
        <w:t xml:space="preserve"> 26</w:t>
      </w:r>
      <w:r w:rsidR="00D53E74" w:rsidRPr="00D53E74">
        <w:rPr>
          <w:b/>
        </w:rPr>
        <w:t>,</w:t>
      </w:r>
      <w:r w:rsidR="00D53E74" w:rsidRPr="00D53E74">
        <w:t xml:space="preserve"> 217.</w:t>
      </w:r>
    </w:p>
    <w:p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1945. Leucitized granite xenoliths from the potash-rich lavas of Bunyaruguru, Southwest Uganda. </w:t>
      </w:r>
      <w:r w:rsidRPr="00D53E74">
        <w:rPr>
          <w:i/>
        </w:rPr>
        <w:t>Am. J. Sci.,</w:t>
      </w:r>
      <w:r w:rsidRPr="00D53E74">
        <w:t xml:space="preserve"> 243</w:t>
      </w:r>
      <w:r w:rsidRPr="00D53E74">
        <w:rPr>
          <w:b/>
        </w:rPr>
        <w:t>,</w:t>
      </w:r>
      <w:r w:rsidRPr="00D53E74">
        <w:t xml:space="preserve"> 313-332.</w:t>
      </w:r>
    </w:p>
    <w:p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1950. Petrogenesis of katungite and its associates. </w:t>
      </w:r>
      <w:r w:rsidRPr="00D53E74">
        <w:rPr>
          <w:i/>
        </w:rPr>
        <w:t>Am. Mineralogist,</w:t>
      </w:r>
      <w:r w:rsidRPr="00D53E74">
        <w:t xml:space="preserve"> 35</w:t>
      </w:r>
      <w:r w:rsidRPr="00D53E74">
        <w:rPr>
          <w:b/>
        </w:rPr>
        <w:t>,</w:t>
      </w:r>
      <w:r w:rsidRPr="00D53E74">
        <w:t xml:space="preserve"> 772-792.</w:t>
      </w:r>
    </w:p>
    <w:p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1952. The Potash Ankaratrite-Meleleucocitite Lavas of Nabagando and Mbuga Craters, south-west Uganda. </w:t>
      </w:r>
      <w:r w:rsidRPr="00D53E74">
        <w:rPr>
          <w:i/>
        </w:rPr>
        <w:t>Transactions of the Edinburgh Geological Society,</w:t>
      </w:r>
      <w:r w:rsidRPr="00D53E74">
        <w:t xml:space="preserve"> 15</w:t>
      </w:r>
      <w:r w:rsidRPr="00D53E74">
        <w:rPr>
          <w:b/>
        </w:rPr>
        <w:t>,</w:t>
      </w:r>
      <w:r w:rsidRPr="00D53E74">
        <w:t xml:space="preserve"> 187-213.</w:t>
      </w:r>
    </w:p>
    <w:p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&amp; HARWOOD, H. F. 1937. </w:t>
      </w:r>
      <w:r w:rsidRPr="00D53E74">
        <w:rPr>
          <w:i/>
        </w:rPr>
        <w:t>The Volcanic Area of Bufumbira: The Petrology of the Volcanic Field of Bufumbira, South-West Uganda</w:t>
      </w:r>
      <w:r w:rsidRPr="00D53E74">
        <w:t>, Geolog. Survey.</w:t>
      </w:r>
    </w:p>
    <w:p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ROSENTHAL, A., FOLEY, S., PEARSON, D. G., NOWELL, G. M. &amp; TAPPE, S. 2009. Petrogenesis of strongly alkaline primitive volcanic rocks at the propagating tip of the western branch of the East African Rift. </w:t>
      </w:r>
      <w:r w:rsidRPr="00D53E74">
        <w:rPr>
          <w:i/>
        </w:rPr>
        <w:t>Earth and Planetary Science Letters,</w:t>
      </w:r>
      <w:r w:rsidRPr="00D53E74">
        <w:t xml:space="preserve"> 284</w:t>
      </w:r>
      <w:r w:rsidRPr="00D53E74">
        <w:rPr>
          <w:b/>
        </w:rPr>
        <w:t>,</w:t>
      </w:r>
      <w:r w:rsidRPr="00D53E74">
        <w:t xml:space="preserve"> 236-248.</w:t>
      </w:r>
    </w:p>
    <w:p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SIMMONS, W. 1930. Notes on the Petrology of the Bufumbira Volcanic Rocks of Uganda. </w:t>
      </w:r>
      <w:r w:rsidRPr="00D53E74">
        <w:rPr>
          <w:i/>
        </w:rPr>
        <w:t>Geological Magazine,</w:t>
      </w:r>
      <w:r w:rsidRPr="00D53E74">
        <w:t xml:space="preserve"> 67</w:t>
      </w:r>
      <w:r w:rsidRPr="00D53E74">
        <w:rPr>
          <w:b/>
        </w:rPr>
        <w:t>,</w:t>
      </w:r>
      <w:r w:rsidRPr="00D53E74">
        <w:t xml:space="preserve"> 491-499.</w:t>
      </w:r>
    </w:p>
    <w:p w:rsidR="00D53E74" w:rsidRPr="00D53E74" w:rsidRDefault="00D53E74" w:rsidP="00D53E74">
      <w:pPr>
        <w:pStyle w:val="EndNoteBibliography"/>
        <w:ind w:left="720" w:hanging="720"/>
      </w:pPr>
      <w:r w:rsidRPr="00D53E74">
        <w:t xml:space="preserve">TAPPE, S., FOLEY, S. &amp; PEARSON, D. 2003. The kamafugites of Uganda: a mineralogical and geochemical comparison with their Italian and Brazilian analogues. </w:t>
      </w:r>
      <w:r w:rsidRPr="00D53E74">
        <w:rPr>
          <w:i/>
        </w:rPr>
        <w:t>Periodico di Mineralogia,</w:t>
      </w:r>
      <w:r w:rsidRPr="00D53E74">
        <w:t xml:space="preserve"> 72</w:t>
      </w:r>
      <w:r w:rsidRPr="00D53E74">
        <w:rPr>
          <w:b/>
        </w:rPr>
        <w:t>,</w:t>
      </w:r>
      <w:r w:rsidRPr="00D53E74">
        <w:t xml:space="preserve"> 51-77.</w:t>
      </w:r>
    </w:p>
    <w:p w:rsidR="00C21F48" w:rsidRDefault="00332626">
      <w:r>
        <w:fldChar w:fldCharType="end"/>
      </w:r>
    </w:p>
    <w:sectPr w:rsidR="00C21F48" w:rsidSect="006D21B7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25788" w:rsidRDefault="00925788" w:rsidP="005F2413">
      <w:pPr>
        <w:spacing w:after="0" w:line="240" w:lineRule="auto"/>
      </w:pPr>
      <w:r>
        <w:separator/>
      </w:r>
    </w:p>
  </w:endnote>
  <w:endnote w:type="continuationSeparator" w:id="0">
    <w:p w:rsidR="00925788" w:rsidRDefault="00925788" w:rsidP="005F24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altName w:val="Garamond"/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25788" w:rsidRDefault="00925788" w:rsidP="005F2413">
      <w:pPr>
        <w:spacing w:after="0" w:line="240" w:lineRule="auto"/>
      </w:pPr>
      <w:r>
        <w:separator/>
      </w:r>
    </w:p>
  </w:footnote>
  <w:footnote w:type="continuationSeparator" w:id="0">
    <w:p w:rsidR="00925788" w:rsidRDefault="00925788" w:rsidP="005F241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299zv0jzzp98e5s535rfesxazwa0fsf905&quot;&gt;My EndNote Library&lt;record-ids&gt;&lt;item&gt;27&lt;/item&gt;&lt;item&gt;30&lt;/item&gt;&lt;item&gt;62&lt;/item&gt;&lt;item&gt;64&lt;/item&gt;&lt;item&gt;65&lt;/item&gt;&lt;item&gt;66&lt;/item&gt;&lt;item&gt;75&lt;/item&gt;&lt;item&gt;76&lt;/item&gt;&lt;/record-ids&gt;&lt;/item&gt;&lt;/Libraries&gt;"/>
  </w:docVars>
  <w:rsids>
    <w:rsidRoot w:val="00926A29"/>
    <w:rsid w:val="00045005"/>
    <w:rsid w:val="000825B2"/>
    <w:rsid w:val="000E0250"/>
    <w:rsid w:val="00111EF2"/>
    <w:rsid w:val="001F34EA"/>
    <w:rsid w:val="002177FD"/>
    <w:rsid w:val="00242F48"/>
    <w:rsid w:val="0025567F"/>
    <w:rsid w:val="002A1553"/>
    <w:rsid w:val="00332626"/>
    <w:rsid w:val="00345B1E"/>
    <w:rsid w:val="00347EE5"/>
    <w:rsid w:val="00365E70"/>
    <w:rsid w:val="00452B88"/>
    <w:rsid w:val="00465C88"/>
    <w:rsid w:val="00472B87"/>
    <w:rsid w:val="00481DC0"/>
    <w:rsid w:val="0049451A"/>
    <w:rsid w:val="004A500F"/>
    <w:rsid w:val="004B626C"/>
    <w:rsid w:val="004B6EE7"/>
    <w:rsid w:val="00561B43"/>
    <w:rsid w:val="005F0CFF"/>
    <w:rsid w:val="005F2413"/>
    <w:rsid w:val="00641F53"/>
    <w:rsid w:val="006D21B7"/>
    <w:rsid w:val="00727F65"/>
    <w:rsid w:val="00740AF2"/>
    <w:rsid w:val="00777831"/>
    <w:rsid w:val="008056FA"/>
    <w:rsid w:val="008A07CB"/>
    <w:rsid w:val="008C35E4"/>
    <w:rsid w:val="008F6BF9"/>
    <w:rsid w:val="00925788"/>
    <w:rsid w:val="00926A29"/>
    <w:rsid w:val="00943006"/>
    <w:rsid w:val="00982974"/>
    <w:rsid w:val="009B3400"/>
    <w:rsid w:val="00A54CFA"/>
    <w:rsid w:val="00A81F1B"/>
    <w:rsid w:val="00AB02E1"/>
    <w:rsid w:val="00B23456"/>
    <w:rsid w:val="00BD4FBE"/>
    <w:rsid w:val="00C15182"/>
    <w:rsid w:val="00C21F48"/>
    <w:rsid w:val="00C42E9E"/>
    <w:rsid w:val="00C65605"/>
    <w:rsid w:val="00C72833"/>
    <w:rsid w:val="00CD1B42"/>
    <w:rsid w:val="00D01940"/>
    <w:rsid w:val="00D4391F"/>
    <w:rsid w:val="00D53E74"/>
    <w:rsid w:val="00D90D2A"/>
    <w:rsid w:val="00DA5469"/>
    <w:rsid w:val="00E1332C"/>
    <w:rsid w:val="00E2651F"/>
    <w:rsid w:val="00E41EDA"/>
    <w:rsid w:val="00E75CC6"/>
    <w:rsid w:val="00EC023C"/>
    <w:rsid w:val="00ED664F"/>
    <w:rsid w:val="00FC67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A88A25F-B94E-4D85-A2F5-9B4120DF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F24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26A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3262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262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262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2626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F24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2413"/>
  </w:style>
  <w:style w:type="paragraph" w:styleId="Footer">
    <w:name w:val="footer"/>
    <w:basedOn w:val="Normal"/>
    <w:link w:val="FooterChar"/>
    <w:uiPriority w:val="99"/>
    <w:unhideWhenUsed/>
    <w:rsid w:val="005F24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2413"/>
  </w:style>
  <w:style w:type="paragraph" w:styleId="BalloonText">
    <w:name w:val="Balloon Text"/>
    <w:basedOn w:val="Normal"/>
    <w:link w:val="BalloonTextChar"/>
    <w:uiPriority w:val="99"/>
    <w:semiHidden/>
    <w:unhideWhenUsed/>
    <w:rsid w:val="009829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97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" Type="http://schemas.openxmlformats.org/officeDocument/2006/relationships/settings" Target="settings.xml"/><Relationship Id="rId16" Type="http://schemas.openxmlformats.org/officeDocument/2006/relationships/image" Target="media/image11.jpeg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5" Type="http://schemas.openxmlformats.org/officeDocument/2006/relationships/image" Target="media/image10.jpe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633</Words>
  <Characters>3610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mo</dc:creator>
  <cp:keywords/>
  <dc:description/>
  <cp:lastModifiedBy>Momonga</cp:lastModifiedBy>
  <cp:revision>2</cp:revision>
  <cp:lastPrinted>2017-07-29T16:35:00Z</cp:lastPrinted>
  <dcterms:created xsi:type="dcterms:W3CDTF">2018-04-06T07:17:00Z</dcterms:created>
  <dcterms:modified xsi:type="dcterms:W3CDTF">2018-04-06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